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900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90"/>
        <w:gridCol w:w="1080"/>
        <w:gridCol w:w="2160"/>
        <w:gridCol w:w="1355"/>
        <w:gridCol w:w="1165"/>
        <w:gridCol w:w="1350"/>
      </w:tblGrid>
      <w:tr w:rsidR="00B450DE" w:rsidRPr="00B577AD" w:rsidTr="00E5370E">
        <w:trPr>
          <w:trHeight w:val="273"/>
        </w:trPr>
        <w:tc>
          <w:tcPr>
            <w:tcW w:w="9000" w:type="dxa"/>
            <w:gridSpan w:val="6"/>
            <w:tcBorders>
              <w:bottom w:val="single" w:sz="4" w:space="0" w:color="auto"/>
            </w:tcBorders>
          </w:tcPr>
          <w:p w:rsidR="00B450DE" w:rsidRPr="00B577AD" w:rsidRDefault="00B450DE" w:rsidP="000C663F">
            <w:pPr>
              <w:rPr>
                <w:rFonts w:ascii="Arial" w:hAnsi="Arial" w:cs="Arial"/>
                <w:b/>
                <w:sz w:val="18"/>
                <w:szCs w:val="20"/>
              </w:rPr>
            </w:pPr>
            <w:bookmarkStart w:id="0" w:name="_GoBack"/>
            <w:bookmarkEnd w:id="0"/>
            <w:r w:rsidRPr="00B577AD">
              <w:rPr>
                <w:rFonts w:ascii="Arial" w:hAnsi="Arial" w:cs="Arial"/>
                <w:b/>
                <w:sz w:val="18"/>
                <w:szCs w:val="20"/>
              </w:rPr>
              <w:t xml:space="preserve">TABLE </w:t>
            </w:r>
            <w:r>
              <w:rPr>
                <w:rFonts w:ascii="Arial" w:hAnsi="Arial" w:cs="Arial"/>
                <w:b/>
                <w:sz w:val="18"/>
                <w:szCs w:val="20"/>
              </w:rPr>
              <w:t>S</w:t>
            </w:r>
            <w:r w:rsidR="000C663F">
              <w:rPr>
                <w:rFonts w:ascii="Arial" w:hAnsi="Arial" w:cs="Arial"/>
                <w:b/>
                <w:sz w:val="18"/>
                <w:szCs w:val="20"/>
              </w:rPr>
              <w:t>2</w:t>
            </w:r>
            <w:r w:rsidRPr="00B577AD">
              <w:rPr>
                <w:rFonts w:ascii="Arial" w:hAnsi="Arial" w:cs="Arial"/>
                <w:b/>
                <w:sz w:val="18"/>
                <w:szCs w:val="20"/>
              </w:rPr>
              <w:t>. Characterization of 11 ge</w:t>
            </w:r>
            <w:r>
              <w:rPr>
                <w:rFonts w:ascii="Arial" w:hAnsi="Arial" w:cs="Arial"/>
                <w:b/>
                <w:sz w:val="18"/>
                <w:szCs w:val="20"/>
              </w:rPr>
              <w:t xml:space="preserve">nomic regions previously associated with QT and included on the </w:t>
            </w:r>
            <w:proofErr w:type="spellStart"/>
            <w:r>
              <w:rPr>
                <w:rFonts w:ascii="Arial" w:hAnsi="Arial" w:cs="Arial"/>
                <w:b/>
                <w:sz w:val="18"/>
                <w:szCs w:val="20"/>
              </w:rPr>
              <w:t>Illumina</w:t>
            </w:r>
            <w:proofErr w:type="spellEnd"/>
            <w:r>
              <w:rPr>
                <w:rFonts w:ascii="Arial" w:hAnsi="Arial" w:cs="Arial"/>
                <w:b/>
                <w:sz w:val="18"/>
                <w:szCs w:val="20"/>
              </w:rPr>
              <w:t xml:space="preserve"> Metabochip</w:t>
            </w:r>
            <w:r w:rsidRPr="00B577AD">
              <w:rPr>
                <w:rFonts w:ascii="Arial" w:hAnsi="Arial" w:cs="Arial"/>
                <w:b/>
                <w:sz w:val="18"/>
                <w:szCs w:val="20"/>
              </w:rPr>
              <w:t>.</w:t>
            </w:r>
          </w:p>
        </w:tc>
      </w:tr>
      <w:tr w:rsidR="00690796" w:rsidRPr="00B577AD" w:rsidTr="00E5370E">
        <w:trPr>
          <w:trHeight w:val="206"/>
        </w:trPr>
        <w:tc>
          <w:tcPr>
            <w:tcW w:w="1890" w:type="dxa"/>
            <w:vMerge w:val="restart"/>
            <w:tcBorders>
              <w:top w:val="single" w:sz="4" w:space="0" w:color="auto"/>
            </w:tcBorders>
            <w:vAlign w:val="bottom"/>
          </w:tcPr>
          <w:p w:rsidR="00690796" w:rsidRPr="00B577AD" w:rsidRDefault="00690796" w:rsidP="00B450DE">
            <w:pPr>
              <w:ind w:left="2122" w:hanging="2122"/>
              <w:rPr>
                <w:rFonts w:ascii="Arial" w:hAnsi="Arial" w:cs="Arial"/>
                <w:b/>
                <w:sz w:val="18"/>
                <w:szCs w:val="20"/>
              </w:rPr>
            </w:pPr>
            <w:r w:rsidRPr="00B577AD">
              <w:rPr>
                <w:rFonts w:ascii="Arial" w:hAnsi="Arial" w:cs="Arial"/>
                <w:b/>
                <w:sz w:val="18"/>
                <w:szCs w:val="20"/>
              </w:rPr>
              <w:t xml:space="preserve">Previously </w:t>
            </w:r>
          </w:p>
          <w:p w:rsidR="00690796" w:rsidRPr="00B577AD" w:rsidRDefault="00690796" w:rsidP="00B450DE">
            <w:pPr>
              <w:ind w:left="2122" w:hanging="2122"/>
              <w:rPr>
                <w:rFonts w:ascii="Arial" w:hAnsi="Arial" w:cs="Arial"/>
                <w:b/>
                <w:sz w:val="18"/>
                <w:szCs w:val="20"/>
              </w:rPr>
            </w:pPr>
            <w:r w:rsidRPr="00B577AD">
              <w:rPr>
                <w:rFonts w:ascii="Arial" w:hAnsi="Arial" w:cs="Arial"/>
                <w:b/>
                <w:sz w:val="18"/>
                <w:szCs w:val="20"/>
              </w:rPr>
              <w:t>identified locus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</w:tcBorders>
            <w:vAlign w:val="bottom"/>
          </w:tcPr>
          <w:p w:rsidR="00690796" w:rsidRPr="00B577AD" w:rsidRDefault="00690796" w:rsidP="00B450DE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B577AD">
              <w:rPr>
                <w:rFonts w:ascii="Arial" w:hAnsi="Arial" w:cs="Arial"/>
                <w:b/>
                <w:sz w:val="18"/>
                <w:szCs w:val="20"/>
              </w:rPr>
              <w:t>Genetic region</w:t>
            </w:r>
          </w:p>
        </w:tc>
        <w:tc>
          <w:tcPr>
            <w:tcW w:w="2160" w:type="dxa"/>
            <w:vMerge w:val="restart"/>
            <w:tcBorders>
              <w:top w:val="single" w:sz="4" w:space="0" w:color="auto"/>
            </w:tcBorders>
            <w:vAlign w:val="bottom"/>
          </w:tcPr>
          <w:p w:rsidR="00690796" w:rsidRPr="00B577AD" w:rsidRDefault="00690796" w:rsidP="00B450DE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B577AD">
              <w:rPr>
                <w:rFonts w:ascii="Arial" w:hAnsi="Arial" w:cs="Arial"/>
                <w:b/>
                <w:sz w:val="18"/>
                <w:szCs w:val="20"/>
              </w:rPr>
              <w:t xml:space="preserve">Base pair range </w:t>
            </w:r>
          </w:p>
          <w:p w:rsidR="00690796" w:rsidRPr="00B577AD" w:rsidRDefault="00690796" w:rsidP="00B450DE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B577AD">
              <w:rPr>
                <w:rFonts w:ascii="Arial" w:hAnsi="Arial" w:cs="Arial"/>
                <w:b/>
                <w:sz w:val="18"/>
                <w:szCs w:val="20"/>
              </w:rPr>
              <w:t>(Build 36)</w:t>
            </w:r>
          </w:p>
        </w:tc>
        <w:tc>
          <w:tcPr>
            <w:tcW w:w="1355" w:type="dxa"/>
            <w:vMerge w:val="restart"/>
            <w:tcBorders>
              <w:top w:val="single" w:sz="4" w:space="0" w:color="auto"/>
            </w:tcBorders>
            <w:vAlign w:val="bottom"/>
          </w:tcPr>
          <w:p w:rsidR="00690796" w:rsidRPr="00B577AD" w:rsidRDefault="00690796" w:rsidP="00B450DE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B577AD">
              <w:rPr>
                <w:rFonts w:ascii="Arial" w:hAnsi="Arial" w:cs="Arial"/>
                <w:b/>
                <w:sz w:val="18"/>
                <w:szCs w:val="20"/>
              </w:rPr>
              <w:t xml:space="preserve">N SNPs </w:t>
            </w:r>
          </w:p>
          <w:p w:rsidR="00690796" w:rsidRPr="00B577AD" w:rsidRDefault="00690796" w:rsidP="00B450DE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 w:rsidRPr="00B577AD">
              <w:rPr>
                <w:rFonts w:ascii="Arial" w:hAnsi="Arial" w:cs="Arial"/>
                <w:b/>
                <w:sz w:val="18"/>
                <w:szCs w:val="20"/>
              </w:rPr>
              <w:t>fine-</w:t>
            </w:r>
            <w:proofErr w:type="spellStart"/>
            <w:r w:rsidRPr="00B577AD">
              <w:rPr>
                <w:rFonts w:ascii="Arial" w:hAnsi="Arial" w:cs="Arial"/>
                <w:b/>
                <w:sz w:val="18"/>
                <w:szCs w:val="20"/>
              </w:rPr>
              <w:t>mapped</w:t>
            </w:r>
            <w:r w:rsidRPr="00B577AD">
              <w:rPr>
                <w:rFonts w:ascii="Arial" w:hAnsi="Arial" w:cs="Arial"/>
                <w:b/>
                <w:sz w:val="18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251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690796" w:rsidRPr="00B577AD" w:rsidRDefault="00690796" w:rsidP="000C663F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>
              <w:rPr>
                <w:rFonts w:ascii="Arial" w:hAnsi="Arial" w:cs="Arial"/>
                <w:b/>
                <w:sz w:val="18"/>
                <w:szCs w:val="20"/>
              </w:rPr>
              <w:t xml:space="preserve">Imputation </w:t>
            </w:r>
            <w:r w:rsidR="000C663F">
              <w:rPr>
                <w:rFonts w:ascii="Arial" w:hAnsi="Arial" w:cs="Arial"/>
                <w:b/>
                <w:sz w:val="18"/>
                <w:szCs w:val="20"/>
              </w:rPr>
              <w:t>q</w:t>
            </w:r>
            <w:r>
              <w:rPr>
                <w:rFonts w:ascii="Arial" w:hAnsi="Arial" w:cs="Arial"/>
                <w:b/>
                <w:sz w:val="18"/>
                <w:szCs w:val="20"/>
              </w:rPr>
              <w:t>uality</w:t>
            </w:r>
          </w:p>
        </w:tc>
      </w:tr>
      <w:tr w:rsidR="00690796" w:rsidRPr="00B577AD" w:rsidTr="00E5370E">
        <w:trPr>
          <w:trHeight w:val="125"/>
        </w:trPr>
        <w:tc>
          <w:tcPr>
            <w:tcW w:w="1890" w:type="dxa"/>
            <w:vMerge/>
            <w:tcBorders>
              <w:bottom w:val="single" w:sz="4" w:space="0" w:color="auto"/>
            </w:tcBorders>
            <w:vAlign w:val="bottom"/>
          </w:tcPr>
          <w:p w:rsidR="00690796" w:rsidRPr="00B577AD" w:rsidRDefault="00690796" w:rsidP="00B450DE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</w:p>
        </w:tc>
        <w:tc>
          <w:tcPr>
            <w:tcW w:w="1080" w:type="dxa"/>
            <w:vMerge/>
            <w:tcBorders>
              <w:bottom w:val="single" w:sz="4" w:space="0" w:color="auto"/>
            </w:tcBorders>
            <w:vAlign w:val="bottom"/>
          </w:tcPr>
          <w:p w:rsidR="00690796" w:rsidRPr="00B577AD" w:rsidRDefault="00690796" w:rsidP="00B450DE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</w:p>
        </w:tc>
        <w:tc>
          <w:tcPr>
            <w:tcW w:w="2160" w:type="dxa"/>
            <w:vMerge/>
            <w:tcBorders>
              <w:bottom w:val="single" w:sz="4" w:space="0" w:color="auto"/>
            </w:tcBorders>
            <w:vAlign w:val="bottom"/>
          </w:tcPr>
          <w:p w:rsidR="00690796" w:rsidRPr="00B577AD" w:rsidRDefault="00690796" w:rsidP="00B450DE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</w:p>
        </w:tc>
        <w:tc>
          <w:tcPr>
            <w:tcW w:w="1355" w:type="dxa"/>
            <w:vMerge/>
            <w:tcBorders>
              <w:bottom w:val="single" w:sz="4" w:space="0" w:color="auto"/>
            </w:tcBorders>
            <w:vAlign w:val="bottom"/>
          </w:tcPr>
          <w:p w:rsidR="00690796" w:rsidRPr="00B577AD" w:rsidRDefault="00690796" w:rsidP="00B450DE">
            <w:pPr>
              <w:rPr>
                <w:rFonts w:ascii="Arial" w:hAnsi="Arial" w:cs="Arial"/>
                <w:b/>
                <w:sz w:val="18"/>
                <w:szCs w:val="20"/>
              </w:rPr>
            </w:pPr>
          </w:p>
        </w:tc>
        <w:tc>
          <w:tcPr>
            <w:tcW w:w="1165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:rsidR="00690796" w:rsidRPr="00B577AD" w:rsidRDefault="000C663F" w:rsidP="00B450DE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>
              <w:rPr>
                <w:rFonts w:ascii="Arial" w:hAnsi="Arial" w:cs="Arial"/>
                <w:b/>
                <w:sz w:val="18"/>
                <w:szCs w:val="20"/>
              </w:rPr>
              <w:t>Median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bottom"/>
          </w:tcPr>
          <w:p w:rsidR="00690796" w:rsidRPr="00B577AD" w:rsidRDefault="000C663F" w:rsidP="00B450DE">
            <w:pPr>
              <w:jc w:val="center"/>
              <w:rPr>
                <w:rFonts w:ascii="Arial" w:hAnsi="Arial" w:cs="Arial"/>
                <w:b/>
                <w:sz w:val="18"/>
                <w:szCs w:val="20"/>
              </w:rPr>
            </w:pPr>
            <w:r>
              <w:rPr>
                <w:rFonts w:ascii="Arial" w:hAnsi="Arial" w:cs="Arial"/>
                <w:b/>
                <w:sz w:val="18"/>
                <w:szCs w:val="20"/>
              </w:rPr>
              <w:t>IQR</w:t>
            </w:r>
          </w:p>
        </w:tc>
      </w:tr>
      <w:tr w:rsidR="000C663F" w:rsidRPr="00B577AD" w:rsidTr="00E5370E">
        <w:trPr>
          <w:trHeight w:val="273"/>
        </w:trPr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sz w:val="18"/>
                <w:szCs w:val="20"/>
              </w:rPr>
              <w:t>RNF207</w:t>
            </w:r>
            <w:r>
              <w:rPr>
                <w:rFonts w:ascii="Arial" w:hAnsi="Arial" w:cs="Arial"/>
                <w:i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DR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UGZldWZlcjwvQXV0aG9yPjxZZWFy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DR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UGZldWZlcjwvQXV0aG9yPjxZZWFy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3" w:tooltip="Newton-Cheh, 2009 #1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3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,</w:t>
            </w:r>
            <w:hyperlink w:anchor="_ENREF_4" w:tooltip="Pfeufer, 2009 #4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4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p36.31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6180734, 6247856</w:t>
            </w:r>
          </w:p>
        </w:tc>
        <w:tc>
          <w:tcPr>
            <w:tcW w:w="1355" w:type="dxa"/>
            <w:tcBorders>
              <w:top w:val="single" w:sz="4" w:space="0" w:color="auto"/>
            </w:tcBorders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51</w:t>
            </w:r>
          </w:p>
        </w:tc>
        <w:tc>
          <w:tcPr>
            <w:tcW w:w="1165" w:type="dxa"/>
            <w:tcBorders>
              <w:top w:val="single" w:sz="4" w:space="0" w:color="auto"/>
            </w:tcBorders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86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82, 0.99</w:t>
            </w:r>
          </w:p>
        </w:tc>
      </w:tr>
      <w:tr w:rsidR="000C663F" w:rsidRPr="00B577AD" w:rsidTr="00E5370E">
        <w:trPr>
          <w:trHeight w:val="273"/>
        </w:trPr>
        <w:tc>
          <w:tcPr>
            <w:tcW w:w="1890" w:type="dxa"/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sz w:val="18"/>
                <w:szCs w:val="20"/>
              </w:rPr>
              <w:t>NOS1AP</w:t>
            </w:r>
            <w:r>
              <w:rPr>
                <w:rFonts w:ascii="Arial" w:hAnsi="Arial" w:cs="Arial"/>
                <w:i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Th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Tm9sdGU8L0F1dGhvcj48WWVhcj4y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NjEzODwvcGFn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Th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Tm9sdGU8L0F1dGhvcj48WWVhcj4y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NjEzODwvcGFn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3" w:tooltip="Newton-Cheh, 2009 #1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3-8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q23.3</w:t>
            </w:r>
          </w:p>
        </w:tc>
        <w:tc>
          <w:tcPr>
            <w:tcW w:w="216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60219639, 160705156</w:t>
            </w:r>
          </w:p>
        </w:tc>
        <w:tc>
          <w:tcPr>
            <w:tcW w:w="1355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,184</w:t>
            </w:r>
          </w:p>
        </w:tc>
        <w:tc>
          <w:tcPr>
            <w:tcW w:w="1165" w:type="dxa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9</w:t>
            </w:r>
          </w:p>
        </w:tc>
        <w:tc>
          <w:tcPr>
            <w:tcW w:w="1350" w:type="dxa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5, 0.99</w:t>
            </w:r>
          </w:p>
        </w:tc>
      </w:tr>
      <w:tr w:rsidR="000C663F" w:rsidRPr="00B577AD" w:rsidTr="00E5370E">
        <w:trPr>
          <w:trHeight w:val="333"/>
        </w:trPr>
        <w:tc>
          <w:tcPr>
            <w:tcW w:w="1890" w:type="dxa"/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sz w:val="18"/>
                <w:szCs w:val="20"/>
              </w:rPr>
              <w:t>ATP1B1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QZmV1ZmVyPC9BdXRob3I+PFllYXI+MjAwOTwvWWVhcj48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QZmV1ZmVyPC9BdXRob3I+PFllYXI+MjAwOTwvWWVhcj48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4" w:tooltip="Pfeufer, 2009 #4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4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q24.2</w:t>
            </w:r>
          </w:p>
        </w:tc>
        <w:tc>
          <w:tcPr>
            <w:tcW w:w="216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67339674, 167507362</w:t>
            </w:r>
          </w:p>
        </w:tc>
        <w:tc>
          <w:tcPr>
            <w:tcW w:w="1355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441</w:t>
            </w:r>
          </w:p>
        </w:tc>
        <w:tc>
          <w:tcPr>
            <w:tcW w:w="1165" w:type="dxa"/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9</w:t>
            </w:r>
          </w:p>
        </w:tc>
        <w:tc>
          <w:tcPr>
            <w:tcW w:w="1350" w:type="dxa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9, 0.99</w:t>
            </w:r>
          </w:p>
        </w:tc>
      </w:tr>
      <w:tr w:rsidR="000C663F" w:rsidRPr="00B577AD" w:rsidTr="00E5370E">
        <w:trPr>
          <w:trHeight w:val="273"/>
        </w:trPr>
        <w:tc>
          <w:tcPr>
            <w:tcW w:w="1890" w:type="dxa"/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sz w:val="18"/>
                <w:szCs w:val="20"/>
              </w:rPr>
              <w:t>SCN5A</w:t>
            </w:r>
            <w:r>
              <w:rPr>
                <w:rFonts w:ascii="Arial" w:hAnsi="Arial" w:cs="Arial"/>
                <w:i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DR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UGZldWZlcjwvQXV0aG9yPjxZZWFy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DR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UGZldWZlcjwvQXV0aG9yPjxZZWFy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3" w:tooltip="Newton-Cheh, 2009 #1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3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,</w:t>
            </w:r>
            <w:hyperlink w:anchor="_ENREF_4" w:tooltip="Pfeufer, 2009 #4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4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3p22.2</w:t>
            </w:r>
          </w:p>
        </w:tc>
        <w:tc>
          <w:tcPr>
            <w:tcW w:w="216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38490026, 38818967</w:t>
            </w:r>
          </w:p>
        </w:tc>
        <w:tc>
          <w:tcPr>
            <w:tcW w:w="1355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656</w:t>
            </w:r>
          </w:p>
        </w:tc>
        <w:tc>
          <w:tcPr>
            <w:tcW w:w="1165" w:type="dxa"/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8</w:t>
            </w:r>
          </w:p>
        </w:tc>
        <w:tc>
          <w:tcPr>
            <w:tcW w:w="1350" w:type="dxa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5, 0.99</w:t>
            </w:r>
          </w:p>
        </w:tc>
      </w:tr>
      <w:tr w:rsidR="000C663F" w:rsidRPr="00B577AD" w:rsidTr="00E5370E">
        <w:trPr>
          <w:trHeight w:val="273"/>
        </w:trPr>
        <w:tc>
          <w:tcPr>
            <w:tcW w:w="1890" w:type="dxa"/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sz w:val="18"/>
                <w:szCs w:val="20"/>
              </w:rPr>
              <w:t>PLN, SLC35F1</w:t>
            </w:r>
            <w:r>
              <w:rPr>
                <w:rFonts w:ascii="Arial" w:hAnsi="Arial" w:cs="Arial"/>
                <w:i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TV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Tm9sdGU8L0F1dGhvcj48WWVhcj4y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NjEzODwvcGFn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TV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Tm9sdGU8L0F1dGhvcj48WWVhcj4y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NjEzODwvcGFn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3" w:tooltip="Newton-Cheh, 2009 #1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3-5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6q22.31</w:t>
            </w:r>
          </w:p>
        </w:tc>
        <w:tc>
          <w:tcPr>
            <w:tcW w:w="216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18535289, 119198946</w:t>
            </w:r>
          </w:p>
        </w:tc>
        <w:tc>
          <w:tcPr>
            <w:tcW w:w="1355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,081</w:t>
            </w:r>
          </w:p>
        </w:tc>
        <w:tc>
          <w:tcPr>
            <w:tcW w:w="1165" w:type="dxa"/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9</w:t>
            </w:r>
          </w:p>
        </w:tc>
        <w:tc>
          <w:tcPr>
            <w:tcW w:w="1350" w:type="dxa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8, 0.99</w:t>
            </w:r>
          </w:p>
        </w:tc>
      </w:tr>
      <w:tr w:rsidR="000C663F" w:rsidRPr="00B577AD" w:rsidTr="00E5370E">
        <w:trPr>
          <w:trHeight w:val="273"/>
        </w:trPr>
        <w:tc>
          <w:tcPr>
            <w:tcW w:w="1890" w:type="dxa"/>
            <w:shd w:val="clear" w:color="auto" w:fill="FFFFFF" w:themeFill="background1"/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sz w:val="18"/>
                <w:szCs w:val="20"/>
              </w:rPr>
              <w:t>KCNH2</w:t>
            </w:r>
            <w:r>
              <w:rPr>
                <w:rFonts w:ascii="Arial" w:hAnsi="Arial" w:cs="Arial"/>
                <w:i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DR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UGZldWZlcjwvQXV0aG9yPjxZZWFy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DR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UGZldWZlcjwvQXV0aG9yPjxZZWFy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3" w:tooltip="Newton-Cheh, 2009 #1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3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,</w:t>
            </w:r>
            <w:hyperlink w:anchor="_ENREF_4" w:tooltip="Pfeufer, 2009 #4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4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shd w:val="clear" w:color="auto" w:fill="FFFFFF" w:themeFill="background1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color w:val="000000"/>
                <w:sz w:val="18"/>
                <w:szCs w:val="20"/>
              </w:rPr>
            </w:pP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t>7q36.1</w:t>
            </w:r>
          </w:p>
        </w:tc>
        <w:tc>
          <w:tcPr>
            <w:tcW w:w="2160" w:type="dxa"/>
            <w:shd w:val="clear" w:color="auto" w:fill="FFFFFF" w:themeFill="background1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50217630, 150338421</w:t>
            </w:r>
          </w:p>
        </w:tc>
        <w:tc>
          <w:tcPr>
            <w:tcW w:w="1355" w:type="dxa"/>
            <w:shd w:val="clear" w:color="auto" w:fill="FFFFFF" w:themeFill="background1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265</w:t>
            </w:r>
          </w:p>
        </w:tc>
        <w:tc>
          <w:tcPr>
            <w:tcW w:w="1165" w:type="dxa"/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76</w:t>
            </w:r>
          </w:p>
        </w:tc>
        <w:tc>
          <w:tcPr>
            <w:tcW w:w="1350" w:type="dxa"/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68, 0.88</w:t>
            </w:r>
          </w:p>
        </w:tc>
      </w:tr>
      <w:tr w:rsidR="000C663F" w:rsidRPr="00B577AD" w:rsidTr="00E5370E">
        <w:trPr>
          <w:trHeight w:val="273"/>
        </w:trPr>
        <w:tc>
          <w:tcPr>
            <w:tcW w:w="1890" w:type="dxa"/>
            <w:shd w:val="clear" w:color="auto" w:fill="FFFFFF" w:themeFill="background1"/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sz w:val="18"/>
                <w:szCs w:val="20"/>
              </w:rPr>
              <w:t>KCNQ1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DR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UGZldWZlcjwvQXV0aG9yPjxZZWFy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DR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UGZldWZlcjwvQXV0aG9yPjxZZWFy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3" w:tooltip="Newton-Cheh, 2009 #1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3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,</w:t>
            </w:r>
            <w:hyperlink w:anchor="_ENREF_4" w:tooltip="Pfeufer, 2009 #4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4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shd w:val="clear" w:color="auto" w:fill="FFFFFF" w:themeFill="background1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1p15.5</w:t>
            </w:r>
          </w:p>
        </w:tc>
        <w:tc>
          <w:tcPr>
            <w:tcW w:w="2160" w:type="dxa"/>
            <w:shd w:val="clear" w:color="auto" w:fill="FFFFFF" w:themeFill="background1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2374469, 2902982</w:t>
            </w:r>
          </w:p>
        </w:tc>
        <w:tc>
          <w:tcPr>
            <w:tcW w:w="1355" w:type="dxa"/>
            <w:shd w:val="clear" w:color="auto" w:fill="FFFFFF" w:themeFill="background1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,360</w:t>
            </w:r>
          </w:p>
        </w:tc>
        <w:tc>
          <w:tcPr>
            <w:tcW w:w="1165" w:type="dxa"/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86</w:t>
            </w:r>
          </w:p>
        </w:tc>
        <w:tc>
          <w:tcPr>
            <w:tcW w:w="1350" w:type="dxa"/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76, 0.94</w:t>
            </w:r>
          </w:p>
        </w:tc>
      </w:tr>
      <w:tr w:rsidR="000C663F" w:rsidRPr="00B577AD" w:rsidTr="00E5370E">
        <w:trPr>
          <w:trHeight w:val="273"/>
        </w:trPr>
        <w:tc>
          <w:tcPr>
            <w:tcW w:w="1890" w:type="dxa"/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sz w:val="18"/>
                <w:szCs w:val="20"/>
              </w:rPr>
              <w:t>LITAF</w:t>
            </w:r>
            <w:r>
              <w:rPr>
                <w:rFonts w:ascii="Arial" w:hAnsi="Arial" w:cs="Arial"/>
                <w:i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DR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UGZldWZlcjwvQXV0aG9yPjxZZWFy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LDRdPC9EaXNwbGF5VGV4dD48cmVj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3" w:tooltip="Newton-Cheh, 2009 #1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3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,</w:t>
            </w:r>
            <w:hyperlink w:anchor="_ENREF_4" w:tooltip="Pfeufer, 2009 #4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4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6p13.13</w:t>
            </w:r>
          </w:p>
        </w:tc>
        <w:tc>
          <w:tcPr>
            <w:tcW w:w="216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1574706, 11655762</w:t>
            </w:r>
          </w:p>
        </w:tc>
        <w:tc>
          <w:tcPr>
            <w:tcW w:w="1355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91</w:t>
            </w:r>
          </w:p>
        </w:tc>
        <w:tc>
          <w:tcPr>
            <w:tcW w:w="1165" w:type="dxa"/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1</w:t>
            </w:r>
          </w:p>
        </w:tc>
        <w:tc>
          <w:tcPr>
            <w:tcW w:w="1350" w:type="dxa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84, 0.97</w:t>
            </w:r>
          </w:p>
        </w:tc>
      </w:tr>
      <w:tr w:rsidR="000C663F" w:rsidRPr="00B577AD" w:rsidTr="00E5370E">
        <w:trPr>
          <w:trHeight w:val="273"/>
        </w:trPr>
        <w:tc>
          <w:tcPr>
            <w:tcW w:w="1890" w:type="dxa"/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sz w:val="18"/>
                <w:szCs w:val="20"/>
              </w:rPr>
              <w:t>NDRG4</w:t>
            </w:r>
            <w:r>
              <w:rPr>
                <w:rFonts w:ascii="Arial" w:hAnsi="Arial" w:cs="Arial"/>
                <w:i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QZmV1ZmVyPC9BdXRob3I+PFllYXI+MjAwOTwvWWVhcj48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QZmV1ZmVyPC9BdXRob3I+PFllYXI+MjAwOTwvWWVhcj48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3" w:tooltip="Newton-Cheh, 2009 #1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3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,</w:t>
            </w:r>
            <w:hyperlink w:anchor="_ENREF_4" w:tooltip="Pfeufer, 2009 #4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4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6q21</w:t>
            </w:r>
          </w:p>
        </w:tc>
        <w:tc>
          <w:tcPr>
            <w:tcW w:w="216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57085476, 57255408</w:t>
            </w:r>
          </w:p>
        </w:tc>
        <w:tc>
          <w:tcPr>
            <w:tcW w:w="1355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307</w:t>
            </w:r>
          </w:p>
        </w:tc>
        <w:tc>
          <w:tcPr>
            <w:tcW w:w="1165" w:type="dxa"/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8</w:t>
            </w:r>
          </w:p>
        </w:tc>
        <w:tc>
          <w:tcPr>
            <w:tcW w:w="1350" w:type="dxa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89, 0.99</w:t>
            </w:r>
          </w:p>
        </w:tc>
      </w:tr>
      <w:tr w:rsidR="000C663F" w:rsidRPr="00B577AD" w:rsidTr="00E5370E">
        <w:trPr>
          <w:trHeight w:val="273"/>
        </w:trPr>
        <w:tc>
          <w:tcPr>
            <w:tcW w:w="1890" w:type="dxa"/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iCs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iCs/>
                <w:sz w:val="18"/>
                <w:szCs w:val="20"/>
              </w:rPr>
              <w:t>LIG3,RFFL</w:t>
            </w:r>
            <w:r>
              <w:rPr>
                <w:rFonts w:ascii="Arial" w:hAnsi="Arial" w:cs="Arial"/>
                <w:i/>
                <w:iCs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XTwvRGlzcGxheVRleHQ+PHJlY29y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OZXd0b24tQ2hlaDwvQXV0aG9yPjxZZWFyPjIwMDk8L1ll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3" w:tooltip="Newton-Cheh, 2009 #1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3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7q12</w:t>
            </w:r>
          </w:p>
        </w:tc>
        <w:tc>
          <w:tcPr>
            <w:tcW w:w="2160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30129498, 30469662</w:t>
            </w:r>
          </w:p>
        </w:tc>
        <w:tc>
          <w:tcPr>
            <w:tcW w:w="1355" w:type="dxa"/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382</w:t>
            </w:r>
          </w:p>
        </w:tc>
        <w:tc>
          <w:tcPr>
            <w:tcW w:w="1165" w:type="dxa"/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9</w:t>
            </w:r>
          </w:p>
        </w:tc>
        <w:tc>
          <w:tcPr>
            <w:tcW w:w="1350" w:type="dxa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7, 0.99</w:t>
            </w:r>
          </w:p>
        </w:tc>
      </w:tr>
      <w:tr w:rsidR="000C663F" w:rsidRPr="00B577AD" w:rsidTr="00E5370E">
        <w:trPr>
          <w:trHeight w:val="273"/>
        </w:trPr>
        <w:tc>
          <w:tcPr>
            <w:tcW w:w="1890" w:type="dxa"/>
            <w:tcBorders>
              <w:bottom w:val="single" w:sz="4" w:space="0" w:color="auto"/>
            </w:tcBorders>
            <w:vAlign w:val="center"/>
          </w:tcPr>
          <w:p w:rsidR="000C663F" w:rsidRPr="00B577AD" w:rsidRDefault="000C663F" w:rsidP="00DC48A8">
            <w:pPr>
              <w:rPr>
                <w:rFonts w:ascii="Arial" w:hAnsi="Arial" w:cs="Arial"/>
                <w:i/>
                <w:iCs/>
                <w:sz w:val="18"/>
                <w:szCs w:val="20"/>
              </w:rPr>
            </w:pPr>
            <w:r w:rsidRPr="00B577AD">
              <w:rPr>
                <w:rFonts w:ascii="Arial" w:hAnsi="Arial" w:cs="Arial"/>
                <w:i/>
                <w:iCs/>
                <w:sz w:val="18"/>
                <w:szCs w:val="20"/>
              </w:rPr>
              <w:t>KCNJ2</w:t>
            </w:r>
            <w:r>
              <w:rPr>
                <w:rFonts w:ascii="Arial" w:hAnsi="Arial" w:cs="Arial"/>
                <w:i/>
                <w:iCs/>
                <w:sz w:val="18"/>
                <w:szCs w:val="20"/>
              </w:rPr>
              <w:t xml:space="preserve"> 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QZmV1ZmVyPC9BdXRob3I+PFllYXI+MjAwOTwvWWVhcj48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begin">
                <w:fldData xml:space="preserve">PEVuZE5vdGU+PENpdGU+PEF1dGhvcj5QZmV1ZmVyPC9BdXRob3I+PFllYXI+MjAwOTwvWWVhcj48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</w:fldData>
              </w:fldCha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instrText xml:space="preserve"> ADDIN EN.CITE.DATA </w:instrText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</w:r>
            <w:r w:rsidR="000F35D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separate"/>
            </w:r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[</w:t>
            </w:r>
            <w:hyperlink w:anchor="_ENREF_4" w:tooltip="Pfeufer, 2009 #4" w:history="1">
              <w:r w:rsidR="00DC48A8">
                <w:rPr>
                  <w:rFonts w:ascii="Arial" w:hAnsi="Arial" w:cs="Arial"/>
                  <w:noProof/>
                  <w:color w:val="000000"/>
                  <w:sz w:val="18"/>
                  <w:szCs w:val="20"/>
                </w:rPr>
                <w:t>4</w:t>
              </w:r>
            </w:hyperlink>
            <w:r w:rsidR="000F35DD">
              <w:rPr>
                <w:rFonts w:ascii="Arial" w:hAnsi="Arial" w:cs="Arial"/>
                <w:noProof/>
                <w:color w:val="000000"/>
                <w:sz w:val="18"/>
                <w:szCs w:val="20"/>
              </w:rPr>
              <w:t>]</w:t>
            </w:r>
            <w:r w:rsidRPr="00B577AD">
              <w:rPr>
                <w:rFonts w:ascii="Arial" w:hAnsi="Arial" w:cs="Arial"/>
                <w:color w:val="000000"/>
                <w:sz w:val="18"/>
                <w:szCs w:val="20"/>
              </w:rPr>
              <w:fldChar w:fldCharType="end"/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17q24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  <w:highlight w:val="yellow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65762031, 66037656</w:t>
            </w:r>
          </w:p>
        </w:tc>
        <w:tc>
          <w:tcPr>
            <w:tcW w:w="1355" w:type="dxa"/>
            <w:tcBorders>
              <w:bottom w:val="single" w:sz="4" w:space="0" w:color="auto"/>
            </w:tcBorders>
            <w:vAlign w:val="center"/>
          </w:tcPr>
          <w:p w:rsidR="000C663F" w:rsidRPr="00B577AD" w:rsidRDefault="000C663F" w:rsidP="00B450DE">
            <w:pPr>
              <w:jc w:val="center"/>
              <w:rPr>
                <w:rFonts w:ascii="Arial" w:hAnsi="Arial" w:cs="Arial"/>
                <w:sz w:val="18"/>
                <w:szCs w:val="20"/>
                <w:highlight w:val="yellow"/>
              </w:rPr>
            </w:pPr>
            <w:r w:rsidRPr="00B577AD">
              <w:rPr>
                <w:rFonts w:ascii="Arial" w:hAnsi="Arial" w:cs="Arial"/>
                <w:sz w:val="18"/>
                <w:szCs w:val="20"/>
              </w:rPr>
              <w:t>852</w:t>
            </w:r>
          </w:p>
        </w:tc>
        <w:tc>
          <w:tcPr>
            <w:tcW w:w="1165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9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vAlign w:val="center"/>
          </w:tcPr>
          <w:p w:rsidR="000C663F" w:rsidRPr="000C663F" w:rsidRDefault="000C663F" w:rsidP="000C663F">
            <w:pPr>
              <w:jc w:val="center"/>
              <w:rPr>
                <w:rFonts w:ascii="Arial" w:hAnsi="Arial" w:cs="Arial"/>
                <w:sz w:val="18"/>
                <w:szCs w:val="20"/>
              </w:rPr>
            </w:pPr>
            <w:r w:rsidRPr="000C663F">
              <w:rPr>
                <w:rFonts w:ascii="Arial" w:hAnsi="Arial" w:cs="Arial"/>
                <w:sz w:val="18"/>
                <w:szCs w:val="20"/>
              </w:rPr>
              <w:t>0.98, 0.99</w:t>
            </w:r>
          </w:p>
        </w:tc>
      </w:tr>
      <w:tr w:rsidR="00B450DE" w:rsidRPr="00B577AD" w:rsidTr="00E5370E">
        <w:trPr>
          <w:trHeight w:val="273"/>
        </w:trPr>
        <w:tc>
          <w:tcPr>
            <w:tcW w:w="9000" w:type="dxa"/>
            <w:gridSpan w:val="6"/>
            <w:tcBorders>
              <w:top w:val="single" w:sz="4" w:space="0" w:color="auto"/>
            </w:tcBorders>
            <w:vAlign w:val="center"/>
          </w:tcPr>
          <w:p w:rsidR="00B450DE" w:rsidRPr="00BC55A7" w:rsidRDefault="00B450DE" w:rsidP="006F0E65">
            <w:pPr>
              <w:rPr>
                <w:rFonts w:ascii="Arial" w:hAnsi="Arial" w:cs="Arial"/>
                <w:sz w:val="18"/>
                <w:szCs w:val="20"/>
              </w:rPr>
            </w:pPr>
            <w:proofErr w:type="spellStart"/>
            <w:proofErr w:type="gramStart"/>
            <w:r w:rsidRPr="00B577AD">
              <w:rPr>
                <w:rFonts w:ascii="Arial" w:hAnsi="Arial" w:cs="Arial"/>
                <w:sz w:val="18"/>
                <w:szCs w:val="20"/>
                <w:vertAlign w:val="superscript"/>
              </w:rPr>
              <w:t>a</w:t>
            </w:r>
            <w:r w:rsidRPr="00B577AD">
              <w:rPr>
                <w:rFonts w:ascii="Arial" w:hAnsi="Arial" w:cs="Arial"/>
                <w:sz w:val="18"/>
                <w:szCs w:val="20"/>
              </w:rPr>
              <w:t>Restricted</w:t>
            </w:r>
            <w:proofErr w:type="spellEnd"/>
            <w:proofErr w:type="gramEnd"/>
            <w:r w:rsidRPr="00B577AD">
              <w:rPr>
                <w:rFonts w:ascii="Arial" w:hAnsi="Arial" w:cs="Arial"/>
                <w:sz w:val="18"/>
                <w:szCs w:val="20"/>
              </w:rPr>
              <w:t xml:space="preserve"> to SNPs with minor allele frequency &gt; 0.01. N, number. </w:t>
            </w:r>
            <w:r w:rsidR="006F0E65">
              <w:rPr>
                <w:rFonts w:ascii="Arial" w:hAnsi="Arial" w:cs="Arial"/>
                <w:sz w:val="18"/>
                <w:szCs w:val="20"/>
              </w:rPr>
              <w:t xml:space="preserve">Kb, </w:t>
            </w:r>
            <w:proofErr w:type="spellStart"/>
            <w:r w:rsidR="006F0E65">
              <w:rPr>
                <w:rFonts w:ascii="Arial" w:hAnsi="Arial" w:cs="Arial"/>
                <w:sz w:val="18"/>
                <w:szCs w:val="20"/>
              </w:rPr>
              <w:t>kilobase</w:t>
            </w:r>
            <w:proofErr w:type="spellEnd"/>
            <w:r w:rsidR="006F0E65">
              <w:rPr>
                <w:rFonts w:ascii="Arial" w:hAnsi="Arial" w:cs="Arial"/>
                <w:sz w:val="18"/>
                <w:szCs w:val="20"/>
              </w:rPr>
              <w:t xml:space="preserve">. </w:t>
            </w:r>
            <w:r w:rsidRPr="00B577AD">
              <w:rPr>
                <w:rFonts w:ascii="Arial" w:hAnsi="Arial" w:cs="Arial"/>
                <w:sz w:val="18"/>
                <w:szCs w:val="20"/>
              </w:rPr>
              <w:t>SNP, single nucleotide polymorphism.</w:t>
            </w:r>
          </w:p>
        </w:tc>
      </w:tr>
    </w:tbl>
    <w:p w:rsidR="00B450DE" w:rsidRDefault="00B450DE" w:rsidP="00B450DE">
      <w:pPr>
        <w:rPr>
          <w:sz w:val="18"/>
        </w:rPr>
      </w:pPr>
    </w:p>
    <w:sectPr w:rsidR="00B450DE" w:rsidSect="00E5370E">
      <w:pgSz w:w="12240" w:h="15840"/>
      <w:pgMar w:top="171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B3797" w:rsidRDefault="001B3797" w:rsidP="00EA0FF6">
      <w:pPr>
        <w:spacing w:after="0" w:line="240" w:lineRule="auto"/>
      </w:pPr>
      <w:r>
        <w:separator/>
      </w:r>
    </w:p>
  </w:endnote>
  <w:endnote w:type="continuationSeparator" w:id="0">
    <w:p w:rsidR="001B3797" w:rsidRDefault="001B3797" w:rsidP="00EA0FF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B3797" w:rsidRDefault="001B3797" w:rsidP="00EA0FF6">
      <w:pPr>
        <w:spacing w:after="0" w:line="240" w:lineRule="auto"/>
      </w:pPr>
      <w:r>
        <w:separator/>
      </w:r>
    </w:p>
  </w:footnote>
  <w:footnote w:type="continuationSeparator" w:id="0">
    <w:p w:rsidR="001B3797" w:rsidRDefault="001B3797" w:rsidP="00EA0FF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DB7287"/>
    <w:multiLevelType w:val="hybridMultilevel"/>
    <w:tmpl w:val="DB1E8DAE"/>
    <w:lvl w:ilvl="0" w:tplc="213EBE7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EA16CD"/>
    <w:rsid w:val="00027824"/>
    <w:rsid w:val="0003160A"/>
    <w:rsid w:val="00077287"/>
    <w:rsid w:val="000B3357"/>
    <w:rsid w:val="000C663F"/>
    <w:rsid w:val="000D4E79"/>
    <w:rsid w:val="000E1568"/>
    <w:rsid w:val="000F35DD"/>
    <w:rsid w:val="00103970"/>
    <w:rsid w:val="001402F9"/>
    <w:rsid w:val="00142931"/>
    <w:rsid w:val="00145539"/>
    <w:rsid w:val="00156B1B"/>
    <w:rsid w:val="0017197C"/>
    <w:rsid w:val="001B3797"/>
    <w:rsid w:val="001F2A70"/>
    <w:rsid w:val="002168A5"/>
    <w:rsid w:val="00230623"/>
    <w:rsid w:val="002369D6"/>
    <w:rsid w:val="00253C2E"/>
    <w:rsid w:val="00262816"/>
    <w:rsid w:val="0028381E"/>
    <w:rsid w:val="00297565"/>
    <w:rsid w:val="002B257A"/>
    <w:rsid w:val="002C4FFA"/>
    <w:rsid w:val="002D01A1"/>
    <w:rsid w:val="002D71D8"/>
    <w:rsid w:val="002E31C7"/>
    <w:rsid w:val="00307273"/>
    <w:rsid w:val="00307D21"/>
    <w:rsid w:val="00317966"/>
    <w:rsid w:val="00330D0D"/>
    <w:rsid w:val="003325F3"/>
    <w:rsid w:val="00347C03"/>
    <w:rsid w:val="003720E4"/>
    <w:rsid w:val="003978B4"/>
    <w:rsid w:val="003A44A6"/>
    <w:rsid w:val="003B2D6C"/>
    <w:rsid w:val="00405E28"/>
    <w:rsid w:val="00441BC5"/>
    <w:rsid w:val="00482B8B"/>
    <w:rsid w:val="004B721A"/>
    <w:rsid w:val="004C6C4C"/>
    <w:rsid w:val="004D1F1E"/>
    <w:rsid w:val="004E1473"/>
    <w:rsid w:val="004E35FF"/>
    <w:rsid w:val="004F53C5"/>
    <w:rsid w:val="00500672"/>
    <w:rsid w:val="005123DC"/>
    <w:rsid w:val="005150C9"/>
    <w:rsid w:val="00523FE1"/>
    <w:rsid w:val="00527292"/>
    <w:rsid w:val="00534D0E"/>
    <w:rsid w:val="00560875"/>
    <w:rsid w:val="00561DD5"/>
    <w:rsid w:val="005659D4"/>
    <w:rsid w:val="0057312C"/>
    <w:rsid w:val="00591ECF"/>
    <w:rsid w:val="005A1CCE"/>
    <w:rsid w:val="005D0FA0"/>
    <w:rsid w:val="005D2C17"/>
    <w:rsid w:val="005E7AE1"/>
    <w:rsid w:val="005E7BB4"/>
    <w:rsid w:val="00605DC8"/>
    <w:rsid w:val="00612E04"/>
    <w:rsid w:val="00613D39"/>
    <w:rsid w:val="006169F8"/>
    <w:rsid w:val="00624724"/>
    <w:rsid w:val="00627FE0"/>
    <w:rsid w:val="006335AA"/>
    <w:rsid w:val="00637025"/>
    <w:rsid w:val="0063751A"/>
    <w:rsid w:val="0064072B"/>
    <w:rsid w:val="006604F5"/>
    <w:rsid w:val="00670BB6"/>
    <w:rsid w:val="00680595"/>
    <w:rsid w:val="00690796"/>
    <w:rsid w:val="006A15A7"/>
    <w:rsid w:val="006B4F97"/>
    <w:rsid w:val="006F0E65"/>
    <w:rsid w:val="006F4C40"/>
    <w:rsid w:val="0070681E"/>
    <w:rsid w:val="00712D36"/>
    <w:rsid w:val="00715555"/>
    <w:rsid w:val="00721590"/>
    <w:rsid w:val="007228FC"/>
    <w:rsid w:val="00722F7B"/>
    <w:rsid w:val="00730391"/>
    <w:rsid w:val="00735EC7"/>
    <w:rsid w:val="007430D7"/>
    <w:rsid w:val="00747586"/>
    <w:rsid w:val="00751316"/>
    <w:rsid w:val="00762FF1"/>
    <w:rsid w:val="007773A9"/>
    <w:rsid w:val="007878A0"/>
    <w:rsid w:val="007955AD"/>
    <w:rsid w:val="00797031"/>
    <w:rsid w:val="007A52E6"/>
    <w:rsid w:val="007A53F5"/>
    <w:rsid w:val="007B41EF"/>
    <w:rsid w:val="007C63A5"/>
    <w:rsid w:val="007F0EBD"/>
    <w:rsid w:val="008029C9"/>
    <w:rsid w:val="00824805"/>
    <w:rsid w:val="00825314"/>
    <w:rsid w:val="00827B54"/>
    <w:rsid w:val="00830BF1"/>
    <w:rsid w:val="00855765"/>
    <w:rsid w:val="008651B4"/>
    <w:rsid w:val="00880225"/>
    <w:rsid w:val="0088148F"/>
    <w:rsid w:val="00883024"/>
    <w:rsid w:val="00884E38"/>
    <w:rsid w:val="0089134C"/>
    <w:rsid w:val="008916E5"/>
    <w:rsid w:val="008B3812"/>
    <w:rsid w:val="008C2E19"/>
    <w:rsid w:val="008D0230"/>
    <w:rsid w:val="008D6949"/>
    <w:rsid w:val="008E326B"/>
    <w:rsid w:val="008E6891"/>
    <w:rsid w:val="008F6178"/>
    <w:rsid w:val="00903D7C"/>
    <w:rsid w:val="009049FC"/>
    <w:rsid w:val="00905C7F"/>
    <w:rsid w:val="00906ECD"/>
    <w:rsid w:val="0092548D"/>
    <w:rsid w:val="00931E26"/>
    <w:rsid w:val="00933FBD"/>
    <w:rsid w:val="00934D76"/>
    <w:rsid w:val="009363E5"/>
    <w:rsid w:val="009427E3"/>
    <w:rsid w:val="00956443"/>
    <w:rsid w:val="009664C6"/>
    <w:rsid w:val="00974D52"/>
    <w:rsid w:val="00977B0D"/>
    <w:rsid w:val="009A50D8"/>
    <w:rsid w:val="009B7878"/>
    <w:rsid w:val="009C4816"/>
    <w:rsid w:val="009D0A9B"/>
    <w:rsid w:val="009D288A"/>
    <w:rsid w:val="009D48A9"/>
    <w:rsid w:val="009E0DDE"/>
    <w:rsid w:val="00A02766"/>
    <w:rsid w:val="00A25F9B"/>
    <w:rsid w:val="00A316A6"/>
    <w:rsid w:val="00A441A7"/>
    <w:rsid w:val="00A47DD9"/>
    <w:rsid w:val="00A503FE"/>
    <w:rsid w:val="00A67A4C"/>
    <w:rsid w:val="00A7262C"/>
    <w:rsid w:val="00AB1A51"/>
    <w:rsid w:val="00AE01F3"/>
    <w:rsid w:val="00AE38E5"/>
    <w:rsid w:val="00B143E7"/>
    <w:rsid w:val="00B15027"/>
    <w:rsid w:val="00B2200D"/>
    <w:rsid w:val="00B450DE"/>
    <w:rsid w:val="00B6109F"/>
    <w:rsid w:val="00B63A40"/>
    <w:rsid w:val="00B84950"/>
    <w:rsid w:val="00B874B3"/>
    <w:rsid w:val="00B90366"/>
    <w:rsid w:val="00B92D87"/>
    <w:rsid w:val="00B97D87"/>
    <w:rsid w:val="00BA0BFC"/>
    <w:rsid w:val="00BC106D"/>
    <w:rsid w:val="00BD622F"/>
    <w:rsid w:val="00BE3D84"/>
    <w:rsid w:val="00BF6158"/>
    <w:rsid w:val="00C27E1C"/>
    <w:rsid w:val="00C3684B"/>
    <w:rsid w:val="00C5003E"/>
    <w:rsid w:val="00C5365A"/>
    <w:rsid w:val="00C56056"/>
    <w:rsid w:val="00C62AD3"/>
    <w:rsid w:val="00C80470"/>
    <w:rsid w:val="00C84F88"/>
    <w:rsid w:val="00CC1505"/>
    <w:rsid w:val="00CE7D55"/>
    <w:rsid w:val="00D03F94"/>
    <w:rsid w:val="00D21743"/>
    <w:rsid w:val="00D23E67"/>
    <w:rsid w:val="00D40582"/>
    <w:rsid w:val="00D451D3"/>
    <w:rsid w:val="00D45B0D"/>
    <w:rsid w:val="00D47C2C"/>
    <w:rsid w:val="00D644BC"/>
    <w:rsid w:val="00D64570"/>
    <w:rsid w:val="00D673C2"/>
    <w:rsid w:val="00D71011"/>
    <w:rsid w:val="00D809AF"/>
    <w:rsid w:val="00D85603"/>
    <w:rsid w:val="00D872F0"/>
    <w:rsid w:val="00DC29CC"/>
    <w:rsid w:val="00DC48A8"/>
    <w:rsid w:val="00DD797C"/>
    <w:rsid w:val="00DE2F6D"/>
    <w:rsid w:val="00DE35CB"/>
    <w:rsid w:val="00DF4D30"/>
    <w:rsid w:val="00E045A1"/>
    <w:rsid w:val="00E15339"/>
    <w:rsid w:val="00E41C73"/>
    <w:rsid w:val="00E44270"/>
    <w:rsid w:val="00E5370E"/>
    <w:rsid w:val="00E54236"/>
    <w:rsid w:val="00E57B8A"/>
    <w:rsid w:val="00E73CCE"/>
    <w:rsid w:val="00E80604"/>
    <w:rsid w:val="00EA0FF6"/>
    <w:rsid w:val="00EA16CD"/>
    <w:rsid w:val="00EB4971"/>
    <w:rsid w:val="00EC5B4F"/>
    <w:rsid w:val="00ED0BCA"/>
    <w:rsid w:val="00EE1D22"/>
    <w:rsid w:val="00EE61A1"/>
    <w:rsid w:val="00EF575E"/>
    <w:rsid w:val="00F06B18"/>
    <w:rsid w:val="00F105F2"/>
    <w:rsid w:val="00F171E2"/>
    <w:rsid w:val="00F215E6"/>
    <w:rsid w:val="00F30AA8"/>
    <w:rsid w:val="00F32B49"/>
    <w:rsid w:val="00F33CD8"/>
    <w:rsid w:val="00F422B2"/>
    <w:rsid w:val="00F65AA1"/>
    <w:rsid w:val="00F7668D"/>
    <w:rsid w:val="00F915FD"/>
    <w:rsid w:val="00FA0939"/>
    <w:rsid w:val="00FA4F73"/>
    <w:rsid w:val="00FB1E9A"/>
    <w:rsid w:val="00FE39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16C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A16CD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A16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16C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EA16CD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D644B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874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74B3"/>
    <w:pPr>
      <w:spacing w:after="0" w:line="240" w:lineRule="auto"/>
    </w:pPr>
    <w:rPr>
      <w:rFonts w:ascii="Times" w:eastAsiaTheme="minorEastAsia" w:hAnsi="Times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74B3"/>
    <w:rPr>
      <w:rFonts w:ascii="Times" w:eastAsiaTheme="minorEastAsia" w:hAnsi="Times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EA0F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0FF6"/>
  </w:style>
  <w:style w:type="paragraph" w:styleId="Footer">
    <w:name w:val="footer"/>
    <w:basedOn w:val="Normal"/>
    <w:link w:val="FooterChar"/>
    <w:uiPriority w:val="99"/>
    <w:unhideWhenUsed/>
    <w:rsid w:val="00EA0F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A0FF6"/>
  </w:style>
  <w:style w:type="paragraph" w:styleId="ListParagraph">
    <w:name w:val="List Paragraph"/>
    <w:basedOn w:val="Normal"/>
    <w:uiPriority w:val="34"/>
    <w:qFormat/>
    <w:rsid w:val="00BD622F"/>
    <w:pPr>
      <w:ind w:left="720"/>
      <w:contextualSpacing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4E38"/>
    <w:pPr>
      <w:spacing w:after="200"/>
    </w:pPr>
    <w:rPr>
      <w:rFonts w:asciiTheme="minorHAnsi" w:eastAsiaTheme="minorHAnsi" w:hAnsiTheme="minorHAns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4E38"/>
    <w:rPr>
      <w:rFonts w:ascii="Times" w:eastAsiaTheme="minorEastAsia" w:hAnsi="Times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97031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16C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A16CD"/>
    <w:pPr>
      <w:spacing w:after="0" w:line="240" w:lineRule="auto"/>
    </w:pPr>
    <w:rPr>
      <w:rFonts w:eastAsiaTheme="minorEastAsi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A16C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16CD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EA16CD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unhideWhenUsed/>
    <w:rsid w:val="00D644B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874B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74B3"/>
    <w:pPr>
      <w:spacing w:after="0" w:line="240" w:lineRule="auto"/>
    </w:pPr>
    <w:rPr>
      <w:rFonts w:ascii="Times" w:eastAsiaTheme="minorEastAsia" w:hAnsi="Times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74B3"/>
    <w:rPr>
      <w:rFonts w:ascii="Times" w:eastAsiaTheme="minorEastAsia" w:hAnsi="Times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EA0F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0FF6"/>
  </w:style>
  <w:style w:type="paragraph" w:styleId="Footer">
    <w:name w:val="footer"/>
    <w:basedOn w:val="Normal"/>
    <w:link w:val="FooterChar"/>
    <w:uiPriority w:val="99"/>
    <w:unhideWhenUsed/>
    <w:rsid w:val="00EA0FF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A0FF6"/>
  </w:style>
  <w:style w:type="paragraph" w:styleId="ListParagraph">
    <w:name w:val="List Paragraph"/>
    <w:basedOn w:val="Normal"/>
    <w:uiPriority w:val="34"/>
    <w:qFormat/>
    <w:rsid w:val="00BD622F"/>
    <w:pPr>
      <w:ind w:left="720"/>
      <w:contextualSpacing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4E38"/>
    <w:pPr>
      <w:spacing w:after="200"/>
    </w:pPr>
    <w:rPr>
      <w:rFonts w:asciiTheme="minorHAnsi" w:eastAsiaTheme="minorHAnsi" w:hAnsiTheme="minorHAns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4E38"/>
    <w:rPr>
      <w:rFonts w:ascii="Times" w:eastAsiaTheme="minorEastAsia" w:hAnsi="Times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97031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17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6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72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24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61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58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43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56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5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28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37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6E9963A-8BCE-421D-BBC1-5A928340AE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55</Words>
  <Characters>203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North Carolina at Chapel Hill</Company>
  <LinksUpToDate>false</LinksUpToDate>
  <CharactersWithSpaces>23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 User</dc:creator>
  <cp:lastModifiedBy>Christy Avery</cp:lastModifiedBy>
  <cp:revision>3</cp:revision>
  <dcterms:created xsi:type="dcterms:W3CDTF">2012-06-01T18:01:00Z</dcterms:created>
  <dcterms:modified xsi:type="dcterms:W3CDTF">2012-06-01T18:06:00Z</dcterms:modified>
</cp:coreProperties>
</file>